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proofErr w:type="gramStart"/>
      <w:r>
        <w:t xml:space="preserve">A </w:t>
      </w:r>
      <w:r w:rsidR="00ED389B">
        <w:t>large number</w:t>
      </w:r>
      <w:r>
        <w:t xml:space="preserve"> of</w:t>
      </w:r>
      <w:proofErr w:type="gramEnd"/>
      <w:r>
        <w:t xml:space="preserve">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20536196"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3CFC100E" w:rsidR="00120A6F"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In addition to estimating the mean length for all detected tracts, we run an additional stratified analysis, where we estimate the mean for tracts overlapping and not overlapping with a recombination hotspot.</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ll subjects 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lastRenderedPageBreak/>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57C54EBA"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 xml:space="preserve">observed tract length of the </w:t>
      </w:r>
      <w:r w:rsidRPr="00F9044F">
        <w:lastRenderedPageBreak/>
        <w:t>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2630BA9B"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3%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w:t>
      </w:r>
      <w:r>
        <w:lastRenderedPageBreak/>
        <w:t xml:space="preserve">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lastRenderedPageBreak/>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2C71011E"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one in which </w:t>
      </w:r>
      <m:oMath>
        <m:r>
          <w:rPr>
            <w:rFonts w:ascii="Cambria Math" w:hAnsi="Cambria Math"/>
          </w:rPr>
          <m:t>N</m:t>
        </m:r>
      </m:oMath>
      <w:r w:rsidRPr="00875FCE">
        <w:t xml:space="preserve"> is </w:t>
      </w:r>
      <w:r w:rsidR="00081EEC">
        <w:t>a</w:t>
      </w:r>
      <w:r w:rsidRPr="00875FCE">
        <w:t xml:space="preserve"> sum of two independent and identically distributed geometric random variables, and another in which </w:t>
      </w:r>
      <m:oMath>
        <m:r>
          <w:rPr>
            <w:rFonts w:ascii="Cambria Math" w:hAnsi="Cambria Math"/>
          </w:rPr>
          <m:t>N</m:t>
        </m:r>
      </m:oMath>
      <w:r w:rsidRPr="00875FCE">
        <w:t> </w:t>
      </w:r>
      <w:r w:rsidR="00961728">
        <w:t>is</w:t>
      </w:r>
      <w:r w:rsidRPr="00875FCE">
        <w:t xml:space="preserve">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01DAF7FB" w:rsidR="008E118F" w:rsidRDefault="008E118F" w:rsidP="008E118F">
      <w:r>
        <w:t xml:space="preserve">In addition, we run a stratified analysis, stratifying observed tract lengths by whether the corresponding </w:t>
      </w:r>
      <w:r w:rsidR="00C00D27">
        <w:t xml:space="preserve">detected </w:t>
      </w:r>
      <w:r>
        <w:t>gene conversion tract overlapped with a recombination hotspot. We</w:t>
      </w:r>
      <w:r w:rsidRPr="001F5DEF">
        <w:t xml:space="preserve"> use the </w:t>
      </w:r>
      <w:proofErr w:type="spellStart"/>
      <w:r w:rsidRPr="001F5DEF">
        <w:t>deCODE</w:t>
      </w:r>
      <w:proofErr w:type="spellEnd"/>
      <w:r w:rsidRPr="001F5DEF">
        <w:t xml:space="preserve"> genetic map</w:t>
      </w:r>
      <w:r>
        <w:t>,</w:t>
      </w:r>
      <w:r w:rsidRPr="001F5DEF">
        <w:t xml:space="preserve"> and </w:t>
      </w:r>
      <w:r>
        <w:t>following Halldorsson et al.</w:t>
      </w:r>
      <w:r w:rsidR="008A712E">
        <w:t>’s analysis</w:t>
      </w:r>
      <w:r>
        <w:t xml:space="preserve">, we </w:t>
      </w:r>
      <w:r w:rsidRPr="001F5DEF">
        <w:t>defin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452E1D6E"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t xml:space="preserve">We </w:t>
      </w:r>
      <w:r w:rsidRPr="00B95476">
        <w:t xml:space="preserve">then </w:t>
      </w:r>
      <w:r w:rsidR="00DE248F">
        <w:t>fit our model</w:t>
      </w:r>
      <w:r>
        <w:t xml:space="preserve">, separately for tracts that overlap and do not overlap with </w:t>
      </w:r>
      <w:r>
        <w:lastRenderedPageBreak/>
        <w:t>a recombination hotspo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03DB889B"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m:oMath>
        <m:r>
          <w:rPr>
            <w:rFonts w:ascii="Cambria Math" w:hAnsi="Cambria Math"/>
          </w:rPr>
          <m:t>N</m:t>
        </m:r>
      </m:oMath>
      <w:r>
        <w:t xml:space="preserve"> is </w:t>
      </w:r>
      <w:r w:rsidR="00B32C34">
        <w:t xml:space="preserve">set to b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11FD4161">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03A9894F"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526F4F59"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recombination hotspot.</w:t>
      </w:r>
      <w:r w:rsidR="00E3168B">
        <w:t xml:space="preserve"> </w:t>
      </w:r>
      <w:r w:rsidR="00D36128">
        <w:t xml:space="preserve">Of the 876,584 tracts detected from the UK Biobank sequence data, </w:t>
      </w:r>
      <w:r w:rsidR="00030942" w:rsidRPr="00030942">
        <w:t>315</w:t>
      </w:r>
      <w:r w:rsidR="00030942">
        <w:t>,</w:t>
      </w:r>
      <w:r w:rsidR="00030942" w:rsidRPr="00030942">
        <w:t>042</w:t>
      </w:r>
      <w:r w:rsidR="00030942">
        <w:t xml:space="preserve"> </w:t>
      </w:r>
      <w:r w:rsidR="008D18C4">
        <w:t xml:space="preserve">(35.9%) </w:t>
      </w:r>
      <w:r w:rsidR="00030942">
        <w:t>overlapped with a recombination hotspot.</w:t>
      </w:r>
      <w:r w:rsidR="00CC221A">
        <w:t xml:space="preserve"> </w:t>
      </w:r>
      <w:r w:rsidR="008D18C4">
        <w:t xml:space="preserve"> </w:t>
      </w:r>
      <w:r w:rsidR="00D36128">
        <w:t xml:space="preserve"> </w:t>
      </w:r>
    </w:p>
    <w:p w14:paraId="17C6022F" w14:textId="3F777F6A" w:rsidR="001240A3" w:rsidRDefault="00E3168B" w:rsidP="00120A6F">
      <w:r>
        <w:t xml:space="preserve">For both </w:t>
      </w:r>
      <w:r w:rsidR="00F224A7">
        <w:t>tract sets, those</w:t>
      </w:r>
      <w:r>
        <w:t xml:space="preserve"> </w:t>
      </w:r>
      <w:r w:rsidR="00AD73F3">
        <w:t>t</w:t>
      </w:r>
      <w:r w:rsidR="00DF51BB">
        <w:t>hat overlapped with a recombination hotspot</w:t>
      </w:r>
      <w:r w:rsidR="00F6668C">
        <w:t xml:space="preserve"> and those that did not</w:t>
      </w:r>
      <w:r w:rsidR="00DF51BB">
        <w:t xml:space="preserve">, </w:t>
      </w:r>
      <w:r w:rsidR="006518C8">
        <w:t xml:space="preserve">the lowest AIC was obtained under the mixture setting, with values of </w:t>
      </w:r>
      <w:r w:rsidR="001240A3" w:rsidRPr="0060073F">
        <w:t>4</w:t>
      </w:r>
      <w:r w:rsidR="001240A3">
        <w:t>,</w:t>
      </w:r>
      <w:r w:rsidR="001240A3" w:rsidRPr="0060073F">
        <w:t>260</w:t>
      </w:r>
      <w:r w:rsidR="001240A3">
        <w:t>,</w:t>
      </w:r>
      <w:r w:rsidR="001240A3" w:rsidRPr="0060073F">
        <w:t>658</w:t>
      </w:r>
      <w:r w:rsidR="001240A3">
        <w:t xml:space="preserve"> and </w:t>
      </w:r>
      <w:r w:rsidR="001240A3" w:rsidRPr="0060073F">
        <w:t>7</w:t>
      </w:r>
      <w:r w:rsidR="001240A3">
        <w:t>,</w:t>
      </w:r>
      <w:r w:rsidR="001240A3" w:rsidRPr="0060073F">
        <w:t>594</w:t>
      </w:r>
      <w:r w:rsidR="001240A3">
        <w:t>,</w:t>
      </w:r>
      <w:r w:rsidR="001240A3" w:rsidRPr="0060073F">
        <w:t>808</w:t>
      </w:r>
      <w:r w:rsidR="001240A3">
        <w:t xml:space="preserve"> respectively. </w:t>
      </w:r>
      <w:r w:rsidR="00876C6D">
        <w:t>The difference in AIC between the mixture setting and the geometric setting, which had the next lowest AIC</w:t>
      </w:r>
      <w:r w:rsidR="00D60BBE">
        <w:t xml:space="preserve"> in </w:t>
      </w:r>
      <w:r w:rsidR="00D60BBE">
        <w:lastRenderedPageBreak/>
        <w:t>each of the two sets</w:t>
      </w:r>
      <w:r w:rsidR="00876C6D">
        <w:t xml:space="preserve">, was </w:t>
      </w:r>
      <w:r w:rsidR="00D60BBE" w:rsidRPr="00D60BBE">
        <w:t>94</w:t>
      </w:r>
      <w:r w:rsidR="00D60BBE">
        <w:t>,</w:t>
      </w:r>
      <w:r w:rsidR="00D60BBE" w:rsidRPr="00D60BBE">
        <w:t>176</w:t>
      </w:r>
      <w:r w:rsidR="00D60BBE">
        <w:t xml:space="preserve"> and </w:t>
      </w:r>
      <w:r w:rsidR="00D60BBE" w:rsidRPr="00D60BBE">
        <w:t>250</w:t>
      </w:r>
      <w:r w:rsidR="00D60BBE">
        <w:t>,</w:t>
      </w:r>
      <w:r w:rsidR="00D60BBE" w:rsidRPr="00D60BBE">
        <w:t>36</w:t>
      </w:r>
      <w:r w:rsidR="00D60BBE">
        <w:t xml:space="preserve">4 respectively for tracts that overlapped and did not overlap with a recombination hotspot. </w:t>
      </w:r>
    </w:p>
    <w:p w14:paraId="33110DD7" w14:textId="3CAE13A7" w:rsidR="001240A3" w:rsidRPr="00A058C9" w:rsidRDefault="00C43BC8" w:rsidP="00120A6F">
      <w:r w:rsidRPr="00A058C9">
        <w:t xml:space="preserve">For </w:t>
      </w:r>
      <w:r w:rsidR="00B277ED" w:rsidRPr="00A058C9">
        <w:t>detected tracts overlapping a recombination hotspot, we estimate the mixing proportion for the first component to be 0.00975 (95% CI: [0.</w:t>
      </w:r>
      <w:r w:rsidR="0059182C" w:rsidRPr="00A058C9">
        <w:t>00</w:t>
      </w:r>
      <w:r w:rsidR="00A058C9" w:rsidRPr="00A058C9">
        <w:t>95</w:t>
      </w:r>
      <w:r w:rsidR="00B277ED" w:rsidRPr="00A058C9">
        <w:t>, 0.</w:t>
      </w:r>
      <w:r w:rsidR="00A058C9" w:rsidRPr="00A058C9">
        <w:t>01</w:t>
      </w:r>
      <w:r w:rsidR="00B277ED" w:rsidRPr="00A058C9">
        <w:t xml:space="preserve">]). We estimate the mean of the first and second components to be 636.5 </w:t>
      </w:r>
      <w:r w:rsidR="00E004F4" w:rsidRPr="00A058C9">
        <w:t xml:space="preserve">bp </w:t>
      </w:r>
      <w:r w:rsidR="00B277ED" w:rsidRPr="00A058C9">
        <w:t>(95% CI: [</w:t>
      </w:r>
      <w:r w:rsidR="00A058C9" w:rsidRPr="00A058C9">
        <w:t>630.2</w:t>
      </w:r>
      <w:r w:rsidR="00B277ED" w:rsidRPr="00A058C9">
        <w:t xml:space="preserve">, </w:t>
      </w:r>
      <w:r w:rsidR="00A058C9" w:rsidRPr="00A058C9">
        <w:t>642.3</w:t>
      </w:r>
      <w:r w:rsidR="00B277ED" w:rsidRPr="00A058C9">
        <w:t xml:space="preserve">]) and 21.4 </w:t>
      </w:r>
      <w:r w:rsidR="00E004F4" w:rsidRPr="00A058C9">
        <w:t xml:space="preserve">bp </w:t>
      </w:r>
      <w:r w:rsidR="00B277ED" w:rsidRPr="00A058C9">
        <w:t>(95% CI: [</w:t>
      </w:r>
      <w:r w:rsidR="00A058C9" w:rsidRPr="00A058C9">
        <w:t>20.7</w:t>
      </w:r>
      <w:r w:rsidR="00B277ED" w:rsidRPr="00A058C9">
        <w:t xml:space="preserve">, </w:t>
      </w:r>
      <w:r w:rsidR="00A058C9" w:rsidRPr="00A058C9">
        <w:t>21.9</w:t>
      </w:r>
      <w:r w:rsidR="00B277ED" w:rsidRPr="00A058C9">
        <w:t>]) respectively. We estimate the overall mean to be 2</w:t>
      </w:r>
      <w:r w:rsidR="00005D37" w:rsidRPr="00A058C9">
        <w:t>7.</w:t>
      </w:r>
      <w:r w:rsidR="00B01521" w:rsidRPr="00A058C9">
        <w:t>4</w:t>
      </w:r>
      <w:r w:rsidR="00B277ED" w:rsidRPr="00A058C9">
        <w:t xml:space="preserve"> </w:t>
      </w:r>
      <w:r w:rsidR="00C52CD7" w:rsidRPr="00A058C9">
        <w:t>bp</w:t>
      </w:r>
      <w:r w:rsidR="00753DDD" w:rsidRPr="00A058C9">
        <w:t xml:space="preserve"> </w:t>
      </w:r>
      <w:r w:rsidR="00B277ED" w:rsidRPr="00A058C9">
        <w:t>(95% CI: [</w:t>
      </w:r>
      <w:r w:rsidR="00A058C9" w:rsidRPr="00A058C9">
        <w:t>26.5</w:t>
      </w:r>
      <w:r w:rsidR="00B277ED" w:rsidRPr="00A058C9">
        <w:t xml:space="preserve">, </w:t>
      </w:r>
      <w:r w:rsidR="00A058C9" w:rsidRPr="00A058C9">
        <w:t>28.1</w:t>
      </w:r>
      <w:r w:rsidR="00B277ED" w:rsidRPr="00A058C9">
        <w:t xml:space="preserve">]).  </w:t>
      </w:r>
    </w:p>
    <w:p w14:paraId="3785E103" w14:textId="50F18ED7" w:rsidR="00DE248F" w:rsidRDefault="00EB41AD" w:rsidP="00120A6F">
      <w:r w:rsidRPr="00A058C9">
        <w:t xml:space="preserve">For detected tracts </w:t>
      </w:r>
      <w:r w:rsidR="006B1745" w:rsidRPr="00A058C9">
        <w:t xml:space="preserve">not </w:t>
      </w:r>
      <w:r w:rsidRPr="00A058C9">
        <w:t>overlapping a recombination hotspot, we estimate the mixing proportion for the first component to be 0.00</w:t>
      </w:r>
      <w:r w:rsidR="008E6CE2" w:rsidRPr="00A058C9">
        <w:t>375</w:t>
      </w:r>
      <w:r w:rsidRPr="00A058C9">
        <w:t xml:space="preserve"> (95% CI: [0.</w:t>
      </w:r>
      <w:r w:rsidR="00A058C9" w:rsidRPr="00A058C9">
        <w:t>00375</w:t>
      </w:r>
      <w:r w:rsidRPr="00A058C9">
        <w:t>, 0.</w:t>
      </w:r>
      <w:r w:rsidR="00A058C9" w:rsidRPr="00A058C9">
        <w:t>004</w:t>
      </w:r>
      <w:r w:rsidRPr="00A058C9">
        <w:t xml:space="preserve">]). We estimate the mean of the first and second components to be </w:t>
      </w:r>
      <w:r w:rsidR="004B3198" w:rsidRPr="00A058C9">
        <w:t>785.9</w:t>
      </w:r>
      <w:r w:rsidR="0019038D" w:rsidRPr="00A058C9">
        <w:t xml:space="preserve"> bp</w:t>
      </w:r>
      <w:r w:rsidRPr="00A058C9">
        <w:t xml:space="preserve"> (95% CI: [</w:t>
      </w:r>
      <w:r w:rsidR="00A058C9" w:rsidRPr="00A058C9">
        <w:t>780.4</w:t>
      </w:r>
      <w:r w:rsidRPr="00A058C9">
        <w:t xml:space="preserve">, </w:t>
      </w:r>
      <w:r w:rsidR="00A058C9" w:rsidRPr="00A058C9">
        <w:t>792.0</w:t>
      </w:r>
      <w:r w:rsidRPr="00A058C9">
        <w:t xml:space="preserve">]) and </w:t>
      </w:r>
      <w:r w:rsidR="004B3198" w:rsidRPr="00A058C9">
        <w:t>15</w:t>
      </w:r>
      <w:r w:rsidR="007E0317" w:rsidRPr="00A058C9">
        <w:t>.0</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5</w:t>
      </w:r>
      <w:r w:rsidRPr="00A058C9">
        <w:t xml:space="preserve">]) respectively. We estimate the overall mean to be </w:t>
      </w:r>
      <w:r w:rsidR="007E0317" w:rsidRPr="00A058C9">
        <w:t xml:space="preserve">17.9 </w:t>
      </w:r>
      <w:r w:rsidR="000A10C1" w:rsidRPr="00A058C9">
        <w:t xml:space="preserve">bp </w:t>
      </w:r>
      <w:r w:rsidRPr="00A058C9">
        <w:t>(95% CI: [</w:t>
      </w:r>
      <w:r w:rsidR="00A058C9" w:rsidRPr="00A058C9">
        <w:t>17.8</w:t>
      </w:r>
      <w:r w:rsidRPr="00A058C9">
        <w:t xml:space="preserve">, </w:t>
      </w:r>
      <w:r w:rsidR="00A058C9" w:rsidRPr="00A058C9">
        <w:t>18.6</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1A662135" w14:textId="68C7C976"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6A042A">
        <w:t>around</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15B9BA71"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e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7B33DFCA"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Pr="00AC1BD8">
        <w:t xml:space="preserve"> Several methodological 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4C9ABEB1"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data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er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F1BE8C9" w14:textId="3FAB3584" w:rsidR="002328D1" w:rsidRPr="000D4487" w:rsidRDefault="002328D1" w:rsidP="00284B6C">
      <w:r>
        <w:t>We</w:t>
      </w:r>
      <w:r w:rsidR="005A2575">
        <w:t xml:space="preserve"> ran an additional analysis in which we stratified detected gene conversion tracts </w:t>
      </w:r>
      <w:r>
        <w:t xml:space="preserve">from the UK Biobank whole autosome data </w:t>
      </w:r>
      <w:r w:rsidR="005A2575">
        <w:t xml:space="preserve">by whether </w:t>
      </w:r>
      <w:r w:rsidR="001B2E0F">
        <w:t xml:space="preserve">they </w:t>
      </w:r>
      <w:r>
        <w:t>overlapped with a recombination hotspot.</w:t>
      </w:r>
      <w:r w:rsidR="007328BD">
        <w:t xml:space="preserve"> </w:t>
      </w:r>
      <w:r w:rsidR="00FD6E44">
        <w:t xml:space="preserve">In both sets of tracts, those that overlapped with a recombination hotspot and those that did not, AIC was smallest when assuming a mixture distribution for the true tract length distribution. </w:t>
      </w:r>
      <w:r w:rsidR="004D34A6">
        <w:t xml:space="preserve">Comparing the estimated parameters for the mixture distribution in each set, detected tracts that overlapped with a recombination hotspot </w:t>
      </w:r>
      <w:r w:rsidR="008C6150">
        <w:t>were estimated</w:t>
      </w:r>
      <w:r w:rsidR="004D34A6">
        <w:t xml:space="preserve"> to </w:t>
      </w:r>
      <w:r w:rsidR="007328BD">
        <w:t>have a larger proportion of longer tracts (</w:t>
      </w:r>
      <w:r w:rsidR="007328BD" w:rsidRPr="00A058C9">
        <w:t>0.00975</w:t>
      </w:r>
      <w:r w:rsidR="007729E1">
        <w:t>;</w:t>
      </w:r>
      <w:r w:rsidR="00A30AC8">
        <w:t xml:space="preserve"> </w:t>
      </w:r>
      <w:r w:rsidR="007328BD" w:rsidRPr="00A058C9">
        <w:t>95% CI: [0.0095, 0.01]</w:t>
      </w:r>
      <w:r w:rsidR="00A30AC8">
        <w:t>)</w:t>
      </w:r>
      <w:r w:rsidR="007328BD">
        <w:t xml:space="preserve"> </w:t>
      </w:r>
      <w:r w:rsidR="00BF3CA5">
        <w:t>compared to the remaining tracts (</w:t>
      </w:r>
      <w:r w:rsidR="00BF3CA5" w:rsidRPr="00A058C9">
        <w:t>0.00375</w:t>
      </w:r>
      <w:r w:rsidR="00B771B1">
        <w:t xml:space="preserve">; </w:t>
      </w:r>
      <w:r w:rsidR="00BF3CA5" w:rsidRPr="00A058C9">
        <w:t>95% CI: [0.00375, 0.004])</w:t>
      </w:r>
      <w:r w:rsidR="00BF3CA5">
        <w:t xml:space="preserve">. </w:t>
      </w:r>
      <w:r w:rsidR="00A16559">
        <w:t>T</w:t>
      </w:r>
      <w:r w:rsidR="00A16559">
        <w:t>he mean of the longer component was estimated to be smaller for hotspot-overlapping tracts (</w:t>
      </w:r>
      <w:r w:rsidR="00A16559" w:rsidRPr="00A058C9">
        <w:t>636.5 bp</w:t>
      </w:r>
      <w:r w:rsidR="00A16559">
        <w:t>;</w:t>
      </w:r>
      <w:r w:rsidR="00A16559" w:rsidRPr="00A058C9">
        <w:t xml:space="preserve"> 95% CI: [630.2, 642.3])</w:t>
      </w:r>
      <w:r w:rsidR="00A16559">
        <w:t xml:space="preserve"> compared to the remaining tracts (</w:t>
      </w:r>
      <w:r w:rsidR="00A16559" w:rsidRPr="00A058C9">
        <w:t>785.9 bp</w:t>
      </w:r>
      <w:r w:rsidR="00A16559">
        <w:t xml:space="preserve">; </w:t>
      </w:r>
      <w:r w:rsidR="00A16559" w:rsidRPr="00A058C9">
        <w:t>95% CI: [780.4, 792.0])</w:t>
      </w:r>
      <w:r w:rsidR="00A16559">
        <w:t xml:space="preserve">. </w:t>
      </w:r>
      <w:r w:rsidR="008C6150">
        <w:t xml:space="preserve">The mean of the shorter component </w:t>
      </w:r>
      <w:r w:rsidR="00EE5EFC">
        <w:t>of</w:t>
      </w:r>
      <w:r w:rsidR="008C6150">
        <w:t xml:space="preserve"> the mixture distribution was estimated to be </w:t>
      </w:r>
      <w:r w:rsidR="00DA3DED">
        <w:t>larger</w:t>
      </w:r>
      <w:r w:rsidR="00EE5EFC">
        <w:t xml:space="preserve"> </w:t>
      </w:r>
      <w:r w:rsidR="00256493">
        <w:t xml:space="preserve">for </w:t>
      </w:r>
      <w:r w:rsidR="00E27F2C">
        <w:t>hotspot-overlapping tracts</w:t>
      </w:r>
      <w:r w:rsidR="00EE5EFC">
        <w:t xml:space="preserve"> (</w:t>
      </w:r>
      <w:r w:rsidR="00EE5EFC" w:rsidRPr="00A058C9">
        <w:t>21.4 bp</w:t>
      </w:r>
      <w:r w:rsidR="00E27F2C">
        <w:t xml:space="preserve">; </w:t>
      </w:r>
      <w:r w:rsidR="00EE5EFC" w:rsidRPr="00A058C9">
        <w:t>95% CI: [20.7, 21.9])</w:t>
      </w:r>
      <w:r w:rsidR="00E27F2C">
        <w:t xml:space="preserve"> </w:t>
      </w:r>
      <w:r w:rsidR="00EE5EFC">
        <w:t>compared to the</w:t>
      </w:r>
      <w:r w:rsidR="00ED59CF">
        <w:t xml:space="preserve"> remaining tracts (</w:t>
      </w:r>
      <w:r w:rsidR="00ED59CF" w:rsidRPr="00A058C9">
        <w:t>15.0 bp</w:t>
      </w:r>
      <w:r w:rsidR="00E27F2C">
        <w:t xml:space="preserve">; </w:t>
      </w:r>
      <w:r w:rsidR="00ED59CF" w:rsidRPr="00A058C9">
        <w:t>95% CI: [14.9, 15.5])</w:t>
      </w:r>
      <w:r w:rsidR="00ED59CF">
        <w:t xml:space="preserve">. </w:t>
      </w:r>
      <w:r w:rsidR="00DA3DED">
        <w:t xml:space="preserve">The overall mean was larger </w:t>
      </w:r>
      <w:r w:rsidR="00DA3DED">
        <w:t xml:space="preserve">for </w:t>
      </w:r>
      <w:r w:rsidR="006D76D7">
        <w:t>hotspot-overlapping tracts</w:t>
      </w:r>
      <w:r w:rsidR="00DA3DED">
        <w:t xml:space="preserve"> </w:t>
      </w:r>
      <w:r w:rsidR="003E0874">
        <w:t>(</w:t>
      </w:r>
      <w:r w:rsidR="00DA3DED" w:rsidRPr="00A058C9">
        <w:t>27.4 bp</w:t>
      </w:r>
      <w:r w:rsidR="00913890">
        <w:t xml:space="preserve">; </w:t>
      </w:r>
      <w:r w:rsidR="00DA3DED" w:rsidRPr="00A058C9">
        <w:t>95% CI: [26.5, 28.1])</w:t>
      </w:r>
      <w:r w:rsidR="00DA3DED">
        <w:t xml:space="preserve"> compared to the remaining tracts </w:t>
      </w:r>
      <w:r w:rsidR="003E0874">
        <w:t>(</w:t>
      </w:r>
      <w:r w:rsidR="00DA3DED" w:rsidRPr="00A058C9">
        <w:t>17.9 bp</w:t>
      </w:r>
      <w:r w:rsidR="00913890">
        <w:t xml:space="preserve">; </w:t>
      </w:r>
      <w:r w:rsidR="00DA3DED" w:rsidRPr="00A058C9">
        <w:t>95% CI: [17.8, 18.6]).</w:t>
      </w:r>
      <w:r w:rsidR="000D4487">
        <w:t xml:space="preserve"> Thus, these differences in the proportion of longer tracts, and the mean length of the shorter and longer tracts were found to be significant. </w:t>
      </w:r>
      <w:r>
        <w:t xml:space="preserve">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rsidR="00101381">
        <w:fldChar w:fldCharType="begin"/>
      </w:r>
      <w:r w:rsidR="00101381">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101381">
        <w:fldChar w:fldCharType="separate"/>
      </w:r>
      <w:r w:rsidR="00101381" w:rsidRPr="00101381">
        <w:rPr>
          <w:rFonts w:ascii="Calibri" w:cs="Calibri"/>
          <w:kern w:val="0"/>
          <w:vertAlign w:val="superscript"/>
        </w:rPr>
        <w:t>21</w:t>
      </w:r>
      <w:r w:rsidR="00101381">
        <w:fldChar w:fldCharType="end"/>
      </w:r>
      <w:r>
        <w:t xml:space="preserve"> so the difference, if real, may be caused by factors other than recombination rate.</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0783DC7B" w14:textId="77777777" w:rsidR="00101381" w:rsidRPr="00101381" w:rsidRDefault="00F213C9" w:rsidP="00101381">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101381" w:rsidRPr="00101381">
        <w:rPr>
          <w:rFonts w:ascii="Calibri" w:cs="Calibri"/>
        </w:rPr>
        <w:t>1.</w:t>
      </w:r>
      <w:r w:rsidR="00101381" w:rsidRPr="00101381">
        <w:rPr>
          <w:rFonts w:ascii="Calibri" w:cs="Calibri"/>
        </w:rPr>
        <w:tab/>
        <w:t xml:space="preserve">Williams, A. L. </w:t>
      </w:r>
      <w:r w:rsidR="00101381" w:rsidRPr="00101381">
        <w:rPr>
          <w:rFonts w:ascii="Calibri" w:cs="Calibri"/>
          <w:i/>
          <w:iCs/>
        </w:rPr>
        <w:t>et al.</w:t>
      </w:r>
      <w:r w:rsidR="00101381" w:rsidRPr="00101381">
        <w:rPr>
          <w:rFonts w:ascii="Calibri" w:cs="Calibri"/>
        </w:rPr>
        <w:t xml:space="preserve"> Non-crossover gene conversions show strong GC bias and unexpected clustering in humans. </w:t>
      </w:r>
      <w:r w:rsidR="00101381" w:rsidRPr="00101381">
        <w:rPr>
          <w:rFonts w:ascii="Calibri" w:cs="Calibri"/>
          <w:i/>
          <w:iCs/>
        </w:rPr>
        <w:t>eLife</w:t>
      </w:r>
      <w:r w:rsidR="00101381" w:rsidRPr="00101381">
        <w:rPr>
          <w:rFonts w:ascii="Calibri" w:cs="Calibri"/>
        </w:rPr>
        <w:t xml:space="preserve"> </w:t>
      </w:r>
      <w:r w:rsidR="00101381" w:rsidRPr="00101381">
        <w:rPr>
          <w:rFonts w:ascii="Calibri" w:cs="Calibri"/>
          <w:b/>
          <w:bCs/>
        </w:rPr>
        <w:t>4</w:t>
      </w:r>
      <w:r w:rsidR="00101381" w:rsidRPr="00101381">
        <w:rPr>
          <w:rFonts w:ascii="Calibri" w:cs="Calibri"/>
        </w:rPr>
        <w:t>, e04637 (2015).</w:t>
      </w:r>
    </w:p>
    <w:p w14:paraId="68AE1C3F" w14:textId="77777777" w:rsidR="00101381" w:rsidRPr="00101381" w:rsidRDefault="00101381" w:rsidP="00101381">
      <w:pPr>
        <w:pStyle w:val="Bibliography"/>
        <w:rPr>
          <w:rFonts w:ascii="Calibri" w:cs="Calibri"/>
        </w:rPr>
      </w:pPr>
      <w:r w:rsidRPr="00101381">
        <w:rPr>
          <w:rFonts w:ascii="Calibri" w:cs="Calibri"/>
        </w:rPr>
        <w:t>2.</w:t>
      </w:r>
      <w:r w:rsidRPr="00101381">
        <w:rPr>
          <w:rFonts w:ascii="Calibri" w:cs="Calibri"/>
        </w:rPr>
        <w:tab/>
        <w:t xml:space="preserve">McMahill, M. S., Sham, C. W. &amp; Bishop, D. K. Synthesis-Dependent Strand Annealing in Meiosis. </w:t>
      </w:r>
      <w:r w:rsidRPr="00101381">
        <w:rPr>
          <w:rFonts w:ascii="Calibri" w:cs="Calibri"/>
          <w:i/>
          <w:iCs/>
        </w:rPr>
        <w:t>PLoS Biol</w:t>
      </w:r>
      <w:r w:rsidRPr="00101381">
        <w:rPr>
          <w:rFonts w:ascii="Calibri" w:cs="Calibri"/>
        </w:rPr>
        <w:t xml:space="preserve"> </w:t>
      </w:r>
      <w:r w:rsidRPr="00101381">
        <w:rPr>
          <w:rFonts w:ascii="Calibri" w:cs="Calibri"/>
          <w:b/>
          <w:bCs/>
        </w:rPr>
        <w:t>5</w:t>
      </w:r>
      <w:r w:rsidRPr="00101381">
        <w:rPr>
          <w:rFonts w:ascii="Calibri" w:cs="Calibri"/>
        </w:rPr>
        <w:t>, e299 (2007).</w:t>
      </w:r>
    </w:p>
    <w:p w14:paraId="7A7E7FC0" w14:textId="77777777" w:rsidR="00101381" w:rsidRPr="00101381" w:rsidRDefault="00101381" w:rsidP="00101381">
      <w:pPr>
        <w:pStyle w:val="Bibliography"/>
        <w:rPr>
          <w:rFonts w:ascii="Calibri" w:cs="Calibri"/>
        </w:rPr>
      </w:pPr>
      <w:r w:rsidRPr="00101381">
        <w:rPr>
          <w:rFonts w:ascii="Calibri" w:cs="Calibri"/>
        </w:rPr>
        <w:t>3.</w:t>
      </w:r>
      <w:r w:rsidRPr="00101381">
        <w:rPr>
          <w:rFonts w:ascii="Calibri" w:cs="Calibri"/>
        </w:rPr>
        <w:tab/>
        <w:t xml:space="preserve">Jeffreys, A. J. &amp; May, C. A. Intense and highly localized gene conversion activity in human meiotic crossover hot spots. </w:t>
      </w:r>
      <w:r w:rsidRPr="00101381">
        <w:rPr>
          <w:rFonts w:ascii="Calibri" w:cs="Calibri"/>
          <w:i/>
          <w:iCs/>
        </w:rPr>
        <w:t>Nat Genet</w:t>
      </w:r>
      <w:r w:rsidRPr="00101381">
        <w:rPr>
          <w:rFonts w:ascii="Calibri" w:cs="Calibri"/>
        </w:rPr>
        <w:t xml:space="preserve"> </w:t>
      </w:r>
      <w:r w:rsidRPr="00101381">
        <w:rPr>
          <w:rFonts w:ascii="Calibri" w:cs="Calibri"/>
          <w:b/>
          <w:bCs/>
        </w:rPr>
        <w:t>36</w:t>
      </w:r>
      <w:r w:rsidRPr="00101381">
        <w:rPr>
          <w:rFonts w:ascii="Calibri" w:cs="Calibri"/>
        </w:rPr>
        <w:t>, 151–156 (2004).</w:t>
      </w:r>
    </w:p>
    <w:p w14:paraId="61F7EFB2" w14:textId="77777777" w:rsidR="00101381" w:rsidRPr="00101381" w:rsidRDefault="00101381" w:rsidP="00101381">
      <w:pPr>
        <w:pStyle w:val="Bibliography"/>
        <w:rPr>
          <w:rFonts w:ascii="Calibri" w:cs="Calibri"/>
        </w:rPr>
      </w:pPr>
      <w:r w:rsidRPr="00101381">
        <w:rPr>
          <w:rFonts w:ascii="Calibri" w:cs="Calibri"/>
        </w:rPr>
        <w:t>4.</w:t>
      </w:r>
      <w:r w:rsidRPr="00101381">
        <w:rPr>
          <w:rFonts w:ascii="Calibri" w:cs="Calibri"/>
        </w:rPr>
        <w:tab/>
        <w:t xml:space="preserve">Odenthal-Hesse, L., Berg, I. L., Veselis, A., Jeffreys, A. J. &amp; May, C. A. Transmission Distortion Affecting Human Noncrossover but Not Crossover Recombination: A Hidden Source of Meiotic Drive. </w:t>
      </w:r>
      <w:r w:rsidRPr="00101381">
        <w:rPr>
          <w:rFonts w:ascii="Calibri" w:cs="Calibri"/>
          <w:i/>
          <w:iCs/>
        </w:rPr>
        <w:t>PLOS Genetics</w:t>
      </w:r>
      <w:r w:rsidRPr="00101381">
        <w:rPr>
          <w:rFonts w:ascii="Calibri" w:cs="Calibri"/>
        </w:rPr>
        <w:t xml:space="preserve"> </w:t>
      </w:r>
      <w:r w:rsidRPr="00101381">
        <w:rPr>
          <w:rFonts w:ascii="Calibri" w:cs="Calibri"/>
          <w:b/>
          <w:bCs/>
        </w:rPr>
        <w:t>10</w:t>
      </w:r>
      <w:r w:rsidRPr="00101381">
        <w:rPr>
          <w:rFonts w:ascii="Calibri" w:cs="Calibri"/>
        </w:rPr>
        <w:t>, e1004106 (2014).</w:t>
      </w:r>
    </w:p>
    <w:p w14:paraId="7FB35EBF" w14:textId="77777777" w:rsidR="00101381" w:rsidRPr="00101381" w:rsidRDefault="00101381" w:rsidP="00101381">
      <w:pPr>
        <w:pStyle w:val="Bibliography"/>
        <w:rPr>
          <w:rFonts w:ascii="Calibri" w:cs="Calibri"/>
        </w:rPr>
      </w:pPr>
      <w:r w:rsidRPr="00101381">
        <w:rPr>
          <w:rFonts w:ascii="Calibri" w:cs="Calibri"/>
        </w:rPr>
        <w:t>5.</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rate of meiotic gene conversion varies by sex and age. </w:t>
      </w:r>
      <w:r w:rsidRPr="00101381">
        <w:rPr>
          <w:rFonts w:ascii="Calibri" w:cs="Calibri"/>
          <w:i/>
          <w:iCs/>
        </w:rPr>
        <w:t>Nat Genet</w:t>
      </w:r>
      <w:r w:rsidRPr="00101381">
        <w:rPr>
          <w:rFonts w:ascii="Calibri" w:cs="Calibri"/>
        </w:rPr>
        <w:t xml:space="preserve"> </w:t>
      </w:r>
      <w:r w:rsidRPr="00101381">
        <w:rPr>
          <w:rFonts w:ascii="Calibri" w:cs="Calibri"/>
          <w:b/>
          <w:bCs/>
        </w:rPr>
        <w:t>48</w:t>
      </w:r>
      <w:r w:rsidRPr="00101381">
        <w:rPr>
          <w:rFonts w:ascii="Calibri" w:cs="Calibri"/>
        </w:rPr>
        <w:t>, 1377–1384 (2016).</w:t>
      </w:r>
    </w:p>
    <w:p w14:paraId="1F46B27C" w14:textId="77777777" w:rsidR="00101381" w:rsidRPr="00101381" w:rsidRDefault="00101381" w:rsidP="00101381">
      <w:pPr>
        <w:pStyle w:val="Bibliography"/>
        <w:rPr>
          <w:rFonts w:ascii="Calibri" w:cs="Calibri"/>
        </w:rPr>
      </w:pPr>
      <w:r w:rsidRPr="00101381">
        <w:rPr>
          <w:rFonts w:ascii="Calibri" w:cs="Calibri"/>
        </w:rPr>
        <w:t>6.</w:t>
      </w:r>
      <w:r w:rsidRPr="00101381">
        <w:rPr>
          <w:rFonts w:ascii="Calibri" w:cs="Calibri"/>
        </w:rPr>
        <w:tab/>
        <w:t xml:space="preserve">Wall, J. D., Robinson, J. A. &amp; Cox, L. A. High-Resolution Estimates of Crossover and Noncrossover Recombination from a Captive Baboon Colony. </w:t>
      </w:r>
      <w:r w:rsidRPr="00101381">
        <w:rPr>
          <w:rFonts w:ascii="Calibri" w:cs="Calibri"/>
          <w:i/>
          <w:iCs/>
        </w:rPr>
        <w:t>Genome Biology and Evolution</w:t>
      </w:r>
      <w:r w:rsidRPr="00101381">
        <w:rPr>
          <w:rFonts w:ascii="Calibri" w:cs="Calibri"/>
        </w:rPr>
        <w:t xml:space="preserve"> </w:t>
      </w:r>
      <w:r w:rsidRPr="00101381">
        <w:rPr>
          <w:rFonts w:ascii="Calibri" w:cs="Calibri"/>
          <w:b/>
          <w:bCs/>
        </w:rPr>
        <w:t>14</w:t>
      </w:r>
      <w:r w:rsidRPr="00101381">
        <w:rPr>
          <w:rFonts w:ascii="Calibri" w:cs="Calibri"/>
        </w:rPr>
        <w:t>, evac040 (2022).</w:t>
      </w:r>
    </w:p>
    <w:p w14:paraId="763A0481" w14:textId="77777777" w:rsidR="00101381" w:rsidRPr="00101381" w:rsidRDefault="00101381" w:rsidP="00101381">
      <w:pPr>
        <w:pStyle w:val="Bibliography"/>
        <w:rPr>
          <w:rFonts w:ascii="Calibri" w:cs="Calibri"/>
        </w:rPr>
      </w:pPr>
      <w:r w:rsidRPr="00101381">
        <w:rPr>
          <w:rFonts w:ascii="Calibri" w:cs="Calibri"/>
        </w:rPr>
        <w:t>7.</w:t>
      </w:r>
      <w:r w:rsidRPr="00101381">
        <w:rPr>
          <w:rFonts w:ascii="Calibri" w:cs="Calibri"/>
        </w:rPr>
        <w:tab/>
        <w:t xml:space="preserve">Hardarson, M. T., Palsson, G. &amp; Halldorsson, B. V. NCOurd: modelling length distributions of NCO events and gene conversion tracts. </w:t>
      </w:r>
      <w:r w:rsidRPr="00101381">
        <w:rPr>
          <w:rFonts w:ascii="Calibri" w:cs="Calibri"/>
          <w:i/>
          <w:iCs/>
        </w:rPr>
        <w:t>Bioinformatics</w:t>
      </w:r>
      <w:r w:rsidRPr="00101381">
        <w:rPr>
          <w:rFonts w:ascii="Calibri" w:cs="Calibri"/>
        </w:rPr>
        <w:t xml:space="preserve"> </w:t>
      </w:r>
      <w:r w:rsidRPr="00101381">
        <w:rPr>
          <w:rFonts w:ascii="Calibri" w:cs="Calibri"/>
          <w:b/>
          <w:bCs/>
        </w:rPr>
        <w:t>39</w:t>
      </w:r>
      <w:r w:rsidRPr="00101381">
        <w:rPr>
          <w:rFonts w:ascii="Calibri" w:cs="Calibri"/>
        </w:rPr>
        <w:t>, btad485 (2023).</w:t>
      </w:r>
    </w:p>
    <w:p w14:paraId="2ACBB151" w14:textId="77777777" w:rsidR="00101381" w:rsidRPr="00101381" w:rsidRDefault="00101381" w:rsidP="00101381">
      <w:pPr>
        <w:pStyle w:val="Bibliography"/>
        <w:rPr>
          <w:rFonts w:ascii="Calibri" w:cs="Calibri"/>
        </w:rPr>
      </w:pPr>
      <w:r w:rsidRPr="00101381">
        <w:rPr>
          <w:rFonts w:ascii="Calibri" w:cs="Calibri"/>
        </w:rPr>
        <w:t>8.</w:t>
      </w:r>
      <w:r w:rsidRPr="00101381">
        <w:rPr>
          <w:rFonts w:ascii="Calibri" w:cs="Calibri"/>
        </w:rPr>
        <w:tab/>
        <w:t xml:space="preserve">Palsson, G. </w:t>
      </w:r>
      <w:r w:rsidRPr="00101381">
        <w:rPr>
          <w:rFonts w:ascii="Calibri" w:cs="Calibri"/>
          <w:i/>
          <w:iCs/>
        </w:rPr>
        <w:t>et al.</w:t>
      </w:r>
      <w:r w:rsidRPr="00101381">
        <w:rPr>
          <w:rFonts w:ascii="Calibri" w:cs="Calibri"/>
        </w:rPr>
        <w:t xml:space="preserve"> Complete human recombination maps. </w:t>
      </w:r>
      <w:r w:rsidRPr="00101381">
        <w:rPr>
          <w:rFonts w:ascii="Calibri" w:cs="Calibri"/>
          <w:i/>
          <w:iCs/>
        </w:rPr>
        <w:t>Nature</w:t>
      </w:r>
      <w:r w:rsidRPr="00101381">
        <w:rPr>
          <w:rFonts w:ascii="Calibri" w:cs="Calibri"/>
        </w:rPr>
        <w:t xml:space="preserve"> </w:t>
      </w:r>
      <w:r w:rsidRPr="00101381">
        <w:rPr>
          <w:rFonts w:ascii="Calibri" w:cs="Calibri"/>
          <w:b/>
          <w:bCs/>
        </w:rPr>
        <w:t>639</w:t>
      </w:r>
      <w:r w:rsidRPr="00101381">
        <w:rPr>
          <w:rFonts w:ascii="Calibri" w:cs="Calibri"/>
        </w:rPr>
        <w:t>, 700–707 (2025).</w:t>
      </w:r>
    </w:p>
    <w:p w14:paraId="635E2BD8" w14:textId="77777777" w:rsidR="00101381" w:rsidRPr="00101381" w:rsidRDefault="00101381" w:rsidP="00101381">
      <w:pPr>
        <w:pStyle w:val="Bibliography"/>
        <w:rPr>
          <w:rFonts w:ascii="Calibri" w:cs="Calibri"/>
        </w:rPr>
      </w:pPr>
      <w:r w:rsidRPr="00101381">
        <w:rPr>
          <w:rFonts w:ascii="Calibri" w:cs="Calibri"/>
        </w:rPr>
        <w:lastRenderedPageBreak/>
        <w:t>9.</w:t>
      </w:r>
      <w:r w:rsidRPr="00101381">
        <w:rPr>
          <w:rFonts w:ascii="Calibri" w:cs="Calibri"/>
        </w:rPr>
        <w:tab/>
        <w:t xml:space="preserve">Browning, S. R. &amp; Browning, B. L. Biobank-scale inference of multi-individual identity by descent and gene conversion.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1</w:t>
      </w:r>
      <w:r w:rsidRPr="00101381">
        <w:rPr>
          <w:rFonts w:ascii="Calibri" w:cs="Calibri"/>
        </w:rPr>
        <w:t>, 691–700 (2024).</w:t>
      </w:r>
    </w:p>
    <w:p w14:paraId="2EC4D8E2" w14:textId="77777777" w:rsidR="00101381" w:rsidRPr="00101381" w:rsidRDefault="00101381" w:rsidP="00101381">
      <w:pPr>
        <w:pStyle w:val="Bibliography"/>
        <w:rPr>
          <w:rFonts w:ascii="Calibri" w:cs="Calibri"/>
        </w:rPr>
      </w:pPr>
      <w:r w:rsidRPr="00101381">
        <w:rPr>
          <w:rFonts w:ascii="Calibri" w:cs="Calibri"/>
        </w:rPr>
        <w:t>10.</w:t>
      </w:r>
      <w:r w:rsidRPr="00101381">
        <w:rPr>
          <w:rFonts w:ascii="Calibri" w:cs="Calibri"/>
        </w:rPr>
        <w:tab/>
        <w:t xml:space="preserve">Hilliker, A. J. </w:t>
      </w:r>
      <w:r w:rsidRPr="00101381">
        <w:rPr>
          <w:rFonts w:ascii="Calibri" w:cs="Calibri"/>
          <w:i/>
          <w:iCs/>
        </w:rPr>
        <w:t>et al.</w:t>
      </w:r>
      <w:r w:rsidRPr="00101381">
        <w:rPr>
          <w:rFonts w:ascii="Calibri" w:cs="Calibri"/>
        </w:rPr>
        <w:t xml:space="preserve"> Meiotic gene conversion tract length distribution within the rosy locus of Drosophila melanogaster. </w:t>
      </w:r>
      <w:r w:rsidRPr="00101381">
        <w:rPr>
          <w:rFonts w:ascii="Calibri" w:cs="Calibri"/>
          <w:i/>
          <w:iCs/>
        </w:rPr>
        <w:t>Genetics</w:t>
      </w:r>
      <w:r w:rsidRPr="00101381">
        <w:rPr>
          <w:rFonts w:ascii="Calibri" w:cs="Calibri"/>
        </w:rPr>
        <w:t xml:space="preserve"> </w:t>
      </w:r>
      <w:r w:rsidRPr="00101381">
        <w:rPr>
          <w:rFonts w:ascii="Calibri" w:cs="Calibri"/>
          <w:b/>
          <w:bCs/>
        </w:rPr>
        <w:t>137</w:t>
      </w:r>
      <w:r w:rsidRPr="00101381">
        <w:rPr>
          <w:rFonts w:ascii="Calibri" w:cs="Calibri"/>
        </w:rPr>
        <w:t>, 1019–1026 (1994).</w:t>
      </w:r>
    </w:p>
    <w:p w14:paraId="50C120A8" w14:textId="77777777" w:rsidR="00101381" w:rsidRPr="00101381" w:rsidRDefault="00101381" w:rsidP="00101381">
      <w:pPr>
        <w:pStyle w:val="Bibliography"/>
        <w:rPr>
          <w:rFonts w:ascii="Calibri" w:cs="Calibri"/>
        </w:rPr>
      </w:pPr>
      <w:r w:rsidRPr="00101381">
        <w:rPr>
          <w:rFonts w:ascii="Calibri" w:cs="Calibri"/>
        </w:rPr>
        <w:t>11.</w:t>
      </w:r>
      <w:r w:rsidRPr="00101381">
        <w:rPr>
          <w:rFonts w:ascii="Calibri" w:cs="Calibri"/>
        </w:rPr>
        <w:tab/>
        <w:t xml:space="preserve">Akaike, H. A new look at the statistical model identification. </w:t>
      </w:r>
      <w:r w:rsidRPr="00101381">
        <w:rPr>
          <w:rFonts w:ascii="Calibri" w:cs="Calibri"/>
          <w:i/>
          <w:iCs/>
        </w:rPr>
        <w:t>IEEE Transactions on Automatic Control</w:t>
      </w:r>
      <w:r w:rsidRPr="00101381">
        <w:rPr>
          <w:rFonts w:ascii="Calibri" w:cs="Calibri"/>
        </w:rPr>
        <w:t xml:space="preserve"> </w:t>
      </w:r>
      <w:r w:rsidRPr="00101381">
        <w:rPr>
          <w:rFonts w:ascii="Calibri" w:cs="Calibri"/>
          <w:b/>
          <w:bCs/>
        </w:rPr>
        <w:t>19</w:t>
      </w:r>
      <w:r w:rsidRPr="00101381">
        <w:rPr>
          <w:rFonts w:ascii="Calibri" w:cs="Calibri"/>
        </w:rPr>
        <w:t>, 716–723 (1974).</w:t>
      </w:r>
    </w:p>
    <w:p w14:paraId="1C0E9C9C" w14:textId="77777777" w:rsidR="00101381" w:rsidRPr="00101381" w:rsidRDefault="00101381" w:rsidP="00101381">
      <w:pPr>
        <w:pStyle w:val="Bibliography"/>
        <w:rPr>
          <w:rFonts w:ascii="Calibri" w:cs="Calibri"/>
        </w:rPr>
      </w:pPr>
      <w:r w:rsidRPr="00101381">
        <w:rPr>
          <w:rFonts w:ascii="Calibri" w:cs="Calibri"/>
        </w:rPr>
        <w:t>12.</w:t>
      </w:r>
      <w:r w:rsidRPr="00101381">
        <w:rPr>
          <w:rFonts w:ascii="Calibri" w:cs="Calibri"/>
        </w:rPr>
        <w:tab/>
        <w:t xml:space="preserve">Baumdicker, F. </w:t>
      </w:r>
      <w:r w:rsidRPr="00101381">
        <w:rPr>
          <w:rFonts w:ascii="Calibri" w:cs="Calibri"/>
          <w:i/>
          <w:iCs/>
        </w:rPr>
        <w:t>et al.</w:t>
      </w:r>
      <w:r w:rsidRPr="00101381">
        <w:rPr>
          <w:rFonts w:ascii="Calibri" w:cs="Calibri"/>
        </w:rPr>
        <w:t xml:space="preserve"> Efficient ancestry and mutation simulation with msprime 1.0. </w:t>
      </w:r>
      <w:r w:rsidRPr="00101381">
        <w:rPr>
          <w:rFonts w:ascii="Calibri" w:cs="Calibri"/>
          <w:i/>
          <w:iCs/>
        </w:rPr>
        <w:t>Genetics</w:t>
      </w:r>
      <w:r w:rsidRPr="00101381">
        <w:rPr>
          <w:rFonts w:ascii="Calibri" w:cs="Calibri"/>
        </w:rPr>
        <w:t xml:space="preserve"> </w:t>
      </w:r>
      <w:r w:rsidRPr="00101381">
        <w:rPr>
          <w:rFonts w:ascii="Calibri" w:cs="Calibri"/>
          <w:b/>
          <w:bCs/>
        </w:rPr>
        <w:t>220</w:t>
      </w:r>
      <w:r w:rsidRPr="00101381">
        <w:rPr>
          <w:rFonts w:ascii="Calibri" w:cs="Calibri"/>
        </w:rPr>
        <w:t>, iyab229 (2022).</w:t>
      </w:r>
    </w:p>
    <w:p w14:paraId="779ABC66" w14:textId="77777777" w:rsidR="00101381" w:rsidRPr="00101381" w:rsidRDefault="00101381" w:rsidP="00101381">
      <w:pPr>
        <w:pStyle w:val="Bibliography"/>
        <w:rPr>
          <w:rFonts w:ascii="Calibri" w:cs="Calibri"/>
        </w:rPr>
      </w:pPr>
      <w:r w:rsidRPr="00101381">
        <w:rPr>
          <w:rFonts w:ascii="Calibri" w:cs="Calibri"/>
        </w:rPr>
        <w:t>13.</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sequences of 150,119 genomes in the UK Biobank. </w:t>
      </w:r>
      <w:r w:rsidRPr="00101381">
        <w:rPr>
          <w:rFonts w:ascii="Calibri" w:cs="Calibri"/>
          <w:i/>
          <w:iCs/>
        </w:rPr>
        <w:t>Nature</w:t>
      </w:r>
      <w:r w:rsidRPr="00101381">
        <w:rPr>
          <w:rFonts w:ascii="Calibri" w:cs="Calibri"/>
        </w:rPr>
        <w:t xml:space="preserve"> </w:t>
      </w:r>
      <w:r w:rsidRPr="00101381">
        <w:rPr>
          <w:rFonts w:ascii="Calibri" w:cs="Calibri"/>
          <w:b/>
          <w:bCs/>
        </w:rPr>
        <w:t>607</w:t>
      </w:r>
      <w:r w:rsidRPr="00101381">
        <w:rPr>
          <w:rFonts w:ascii="Calibri" w:cs="Calibri"/>
        </w:rPr>
        <w:t>, 732–740 (2022).</w:t>
      </w:r>
    </w:p>
    <w:p w14:paraId="063A89F2" w14:textId="77777777" w:rsidR="00101381" w:rsidRPr="00101381" w:rsidRDefault="00101381" w:rsidP="00101381">
      <w:pPr>
        <w:pStyle w:val="Bibliography"/>
        <w:rPr>
          <w:rFonts w:ascii="Calibri" w:cs="Calibri"/>
        </w:rPr>
      </w:pPr>
      <w:r w:rsidRPr="00101381">
        <w:rPr>
          <w:rFonts w:ascii="Calibri" w:cs="Calibri"/>
        </w:rPr>
        <w:t>14.</w:t>
      </w:r>
      <w:r w:rsidRPr="00101381">
        <w:rPr>
          <w:rFonts w:ascii="Calibri" w:cs="Calibri"/>
        </w:rPr>
        <w:tab/>
        <w:t xml:space="preserve">Browning, B. L., Tian, X., Zhou, Y. &amp; Browning, S. R. Fast two-stage phasing of large-scale sequence data.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8</w:t>
      </w:r>
      <w:r w:rsidRPr="00101381">
        <w:rPr>
          <w:rFonts w:ascii="Calibri" w:cs="Calibri"/>
        </w:rPr>
        <w:t>, 1880–1890 (2021).</w:t>
      </w:r>
    </w:p>
    <w:p w14:paraId="0ECACA2E" w14:textId="77777777" w:rsidR="00101381" w:rsidRPr="00101381" w:rsidRDefault="00101381" w:rsidP="00101381">
      <w:pPr>
        <w:pStyle w:val="Bibliography"/>
        <w:rPr>
          <w:rFonts w:ascii="Calibri" w:cs="Calibri"/>
        </w:rPr>
      </w:pPr>
      <w:r w:rsidRPr="00101381">
        <w:rPr>
          <w:rFonts w:ascii="Calibri" w:cs="Calibri"/>
        </w:rPr>
        <w:t>15.</w:t>
      </w:r>
      <w:r w:rsidRPr="00101381">
        <w:rPr>
          <w:rFonts w:ascii="Calibri" w:cs="Calibri"/>
        </w:rPr>
        <w:tab/>
        <w:t xml:space="preserve">Browning, B. L. &amp; Browning, S. R. Statistical phasing of 150,119 sequenced genomes in the UK Biobank.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0</w:t>
      </w:r>
      <w:r w:rsidRPr="00101381">
        <w:rPr>
          <w:rFonts w:ascii="Calibri" w:cs="Calibri"/>
        </w:rPr>
        <w:t>, 161–165 (2023).</w:t>
      </w:r>
    </w:p>
    <w:p w14:paraId="14BB0235" w14:textId="77777777" w:rsidR="00101381" w:rsidRPr="00101381" w:rsidRDefault="00101381" w:rsidP="00101381">
      <w:pPr>
        <w:pStyle w:val="Bibliography"/>
        <w:rPr>
          <w:rFonts w:ascii="Calibri" w:cs="Calibri"/>
        </w:rPr>
      </w:pPr>
      <w:r w:rsidRPr="00101381">
        <w:rPr>
          <w:rFonts w:ascii="Calibri" w:cs="Calibri"/>
        </w:rPr>
        <w:t>16.</w:t>
      </w:r>
      <w:r w:rsidRPr="00101381">
        <w:rPr>
          <w:rFonts w:ascii="Calibri" w:cs="Calibri"/>
        </w:rPr>
        <w:tab/>
        <w:t xml:space="preserve">Betran, E., Rozas, J., Navarro, A. &amp; Barbadilla, A. The Estimation of the Number and the Length Distribution of Gene Conversion Tracts from Population DNA Sequence Data. </w:t>
      </w:r>
      <w:r w:rsidRPr="00101381">
        <w:rPr>
          <w:rFonts w:ascii="Calibri" w:cs="Calibri"/>
          <w:i/>
          <w:iCs/>
        </w:rPr>
        <w:t>Genetics</w:t>
      </w:r>
      <w:r w:rsidRPr="00101381">
        <w:rPr>
          <w:rFonts w:ascii="Calibri" w:cs="Calibri"/>
        </w:rPr>
        <w:t xml:space="preserve"> </w:t>
      </w:r>
      <w:r w:rsidRPr="00101381">
        <w:rPr>
          <w:rFonts w:ascii="Calibri" w:cs="Calibri"/>
          <w:b/>
          <w:bCs/>
        </w:rPr>
        <w:t>146</w:t>
      </w:r>
      <w:r w:rsidRPr="00101381">
        <w:rPr>
          <w:rFonts w:ascii="Calibri" w:cs="Calibri"/>
        </w:rPr>
        <w:t>, 89–99 (1997).</w:t>
      </w:r>
    </w:p>
    <w:p w14:paraId="65506745" w14:textId="77777777" w:rsidR="00101381" w:rsidRPr="00101381" w:rsidRDefault="00101381" w:rsidP="00101381">
      <w:pPr>
        <w:pStyle w:val="Bibliography"/>
        <w:rPr>
          <w:rFonts w:ascii="Calibri" w:cs="Calibri"/>
        </w:rPr>
      </w:pPr>
      <w:r w:rsidRPr="00101381">
        <w:rPr>
          <w:rFonts w:ascii="Calibri" w:cs="Calibri"/>
        </w:rPr>
        <w:t>17.</w:t>
      </w:r>
      <w:r w:rsidRPr="00101381">
        <w:rPr>
          <w:rFonts w:ascii="Calibri" w:cs="Calibri"/>
        </w:rPr>
        <w:tab/>
        <w:t xml:space="preserve">Virtanen, P. </w:t>
      </w:r>
      <w:r w:rsidRPr="00101381">
        <w:rPr>
          <w:rFonts w:ascii="Calibri" w:cs="Calibri"/>
          <w:i/>
          <w:iCs/>
        </w:rPr>
        <w:t>et al.</w:t>
      </w:r>
      <w:r w:rsidRPr="00101381">
        <w:rPr>
          <w:rFonts w:ascii="Calibri" w:cs="Calibri"/>
        </w:rPr>
        <w:t xml:space="preserve"> SciPy 1.0: fundamental algorithms for scientific computing in Python. </w:t>
      </w:r>
      <w:r w:rsidRPr="00101381">
        <w:rPr>
          <w:rFonts w:ascii="Calibri" w:cs="Calibri"/>
          <w:i/>
          <w:iCs/>
        </w:rPr>
        <w:t>Nat Methods</w:t>
      </w:r>
      <w:r w:rsidRPr="00101381">
        <w:rPr>
          <w:rFonts w:ascii="Calibri" w:cs="Calibri"/>
        </w:rPr>
        <w:t xml:space="preserve"> </w:t>
      </w:r>
      <w:r w:rsidRPr="00101381">
        <w:rPr>
          <w:rFonts w:ascii="Calibri" w:cs="Calibri"/>
          <w:b/>
          <w:bCs/>
        </w:rPr>
        <w:t>17</w:t>
      </w:r>
      <w:r w:rsidRPr="00101381">
        <w:rPr>
          <w:rFonts w:ascii="Calibri" w:cs="Calibri"/>
        </w:rPr>
        <w:t>, 261–272 (2020).</w:t>
      </w:r>
    </w:p>
    <w:p w14:paraId="5896AEDC" w14:textId="77777777" w:rsidR="00101381" w:rsidRPr="00101381" w:rsidRDefault="00101381" w:rsidP="00101381">
      <w:pPr>
        <w:pStyle w:val="Bibliography"/>
        <w:rPr>
          <w:rFonts w:ascii="Calibri" w:cs="Calibri"/>
        </w:rPr>
      </w:pPr>
      <w:r w:rsidRPr="00101381">
        <w:rPr>
          <w:rFonts w:ascii="Calibri" w:cs="Calibri"/>
        </w:rPr>
        <w:t>18.</w:t>
      </w:r>
      <w:r w:rsidRPr="00101381">
        <w:rPr>
          <w:rFonts w:ascii="Calibri" w:cs="Calibri"/>
        </w:rPr>
        <w:tab/>
        <w:t xml:space="preserve">Tian, X., Cai, R. &amp; Browning, S. R. Estimating the genome-wide mutation rate from thousands of unrelated individual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9</w:t>
      </w:r>
      <w:r w:rsidRPr="00101381">
        <w:rPr>
          <w:rFonts w:ascii="Calibri" w:cs="Calibri"/>
        </w:rPr>
        <w:t>, 2178–2184 (2022).</w:t>
      </w:r>
    </w:p>
    <w:p w14:paraId="27BF243C" w14:textId="77777777" w:rsidR="00101381" w:rsidRPr="00101381" w:rsidRDefault="00101381" w:rsidP="00101381">
      <w:pPr>
        <w:pStyle w:val="Bibliography"/>
        <w:rPr>
          <w:rFonts w:ascii="Calibri" w:cs="Calibri"/>
        </w:rPr>
      </w:pPr>
      <w:r w:rsidRPr="00101381">
        <w:rPr>
          <w:rFonts w:ascii="Calibri" w:cs="Calibri"/>
        </w:rPr>
        <w:t>19.</w:t>
      </w:r>
      <w:r w:rsidRPr="00101381">
        <w:rPr>
          <w:rFonts w:ascii="Calibri" w:cs="Calibri"/>
        </w:rPr>
        <w:tab/>
        <w:t xml:space="preserve">Palamara, P. F. </w:t>
      </w:r>
      <w:r w:rsidRPr="00101381">
        <w:rPr>
          <w:rFonts w:ascii="Calibri" w:cs="Calibri"/>
          <w:i/>
          <w:iCs/>
        </w:rPr>
        <w:t>et al.</w:t>
      </w:r>
      <w:r w:rsidRPr="00101381">
        <w:rPr>
          <w:rFonts w:ascii="Calibri" w:cs="Calibri"/>
        </w:rPr>
        <w:t xml:space="preserve"> Leveraging Distant Relatedness to Quantify Human Mutation and Gene-Conversion Rate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97</w:t>
      </w:r>
      <w:r w:rsidRPr="00101381">
        <w:rPr>
          <w:rFonts w:ascii="Calibri" w:cs="Calibri"/>
        </w:rPr>
        <w:t>, 775–789 (2015).</w:t>
      </w:r>
    </w:p>
    <w:p w14:paraId="6ADDE45E" w14:textId="77777777" w:rsidR="00101381" w:rsidRPr="00101381" w:rsidRDefault="00101381" w:rsidP="00101381">
      <w:pPr>
        <w:pStyle w:val="Bibliography"/>
        <w:rPr>
          <w:rFonts w:ascii="Calibri" w:cs="Calibri"/>
        </w:rPr>
      </w:pPr>
      <w:r w:rsidRPr="00101381">
        <w:rPr>
          <w:rFonts w:ascii="Calibri" w:cs="Calibri"/>
        </w:rPr>
        <w:lastRenderedPageBreak/>
        <w:t>20.</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Characterizing mutagenic effects of recombination through a sequence-level genetic map. </w:t>
      </w:r>
      <w:r w:rsidRPr="00101381">
        <w:rPr>
          <w:rFonts w:ascii="Calibri" w:cs="Calibri"/>
          <w:i/>
          <w:iCs/>
        </w:rPr>
        <w:t>Science</w:t>
      </w:r>
      <w:r w:rsidRPr="00101381">
        <w:rPr>
          <w:rFonts w:ascii="Calibri" w:cs="Calibri"/>
        </w:rPr>
        <w:t xml:space="preserve"> </w:t>
      </w:r>
      <w:r w:rsidRPr="00101381">
        <w:rPr>
          <w:rFonts w:ascii="Calibri" w:cs="Calibri"/>
          <w:b/>
          <w:bCs/>
        </w:rPr>
        <w:t>363</w:t>
      </w:r>
      <w:r w:rsidRPr="00101381">
        <w:rPr>
          <w:rFonts w:ascii="Calibri" w:cs="Calibri"/>
        </w:rPr>
        <w:t>, eaau1043 (2019).</w:t>
      </w:r>
    </w:p>
    <w:p w14:paraId="5D8ECA6E" w14:textId="77777777" w:rsidR="00101381" w:rsidRPr="00101381" w:rsidRDefault="00101381" w:rsidP="00101381">
      <w:pPr>
        <w:pStyle w:val="Bibliography"/>
        <w:rPr>
          <w:rFonts w:ascii="Calibri" w:cs="Calibri"/>
        </w:rPr>
      </w:pPr>
      <w:r w:rsidRPr="00101381">
        <w:rPr>
          <w:rFonts w:ascii="Calibri" w:cs="Calibri"/>
        </w:rPr>
        <w:t>21.</w:t>
      </w:r>
      <w:r w:rsidRPr="00101381">
        <w:rPr>
          <w:rFonts w:ascii="Calibri" w:cs="Calibri"/>
        </w:rPr>
        <w:tab/>
        <w:t xml:space="preserve">Fullerton, S. M., Bernardo Carvalho, A. &amp; Clark, A. G. Local Rates of Recombination Are Positively Correlated with GC Content in the Human Genome. </w:t>
      </w:r>
      <w:r w:rsidRPr="00101381">
        <w:rPr>
          <w:rFonts w:ascii="Calibri" w:cs="Calibri"/>
          <w:i/>
          <w:iCs/>
        </w:rPr>
        <w:t>Molecular Biology and Evolution</w:t>
      </w:r>
      <w:r w:rsidRPr="00101381">
        <w:rPr>
          <w:rFonts w:ascii="Calibri" w:cs="Calibri"/>
        </w:rPr>
        <w:t xml:space="preserve"> </w:t>
      </w:r>
      <w:r w:rsidRPr="00101381">
        <w:rPr>
          <w:rFonts w:ascii="Calibri" w:cs="Calibri"/>
          <w:b/>
          <w:bCs/>
        </w:rPr>
        <w:t>18</w:t>
      </w:r>
      <w:r w:rsidRPr="00101381">
        <w:rPr>
          <w:rFonts w:ascii="Calibri" w:cs="Calibri"/>
        </w:rPr>
        <w:t>, 1139–1142 (2001).</w:t>
      </w:r>
    </w:p>
    <w:p w14:paraId="70BBAEFB" w14:textId="49F8C789" w:rsidR="00E356ED" w:rsidRDefault="00F213C9" w:rsidP="00101381">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Pr="00ED61EA" w:rsidRDefault="00ED61EA"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E9DE4" w14:textId="77777777" w:rsidR="00F33CFB" w:rsidRDefault="00F33CFB" w:rsidP="00EE1442">
      <w:pPr>
        <w:spacing w:after="0" w:line="240" w:lineRule="auto"/>
      </w:pPr>
      <w:r>
        <w:separator/>
      </w:r>
    </w:p>
  </w:endnote>
  <w:endnote w:type="continuationSeparator" w:id="0">
    <w:p w14:paraId="49CEC32A" w14:textId="77777777" w:rsidR="00F33CFB" w:rsidRDefault="00F33CFB"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481D30" w14:textId="77777777" w:rsidR="00F33CFB" w:rsidRDefault="00F33CFB" w:rsidP="00EE1442">
      <w:pPr>
        <w:spacing w:after="0" w:line="240" w:lineRule="auto"/>
      </w:pPr>
      <w:r>
        <w:separator/>
      </w:r>
    </w:p>
  </w:footnote>
  <w:footnote w:type="continuationSeparator" w:id="0">
    <w:p w14:paraId="6B880ACB" w14:textId="77777777" w:rsidR="00F33CFB" w:rsidRDefault="00F33CFB"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5"/>
  </w:num>
  <w:num w:numId="6" w16cid:durableId="1528447646">
    <w:abstractNumId w:val="13"/>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4"/>
  </w:num>
  <w:num w:numId="15" w16cid:durableId="724837957">
    <w:abstractNumId w:val="16"/>
  </w:num>
  <w:num w:numId="16" w16cid:durableId="517622063">
    <w:abstractNumId w:val="8"/>
  </w:num>
  <w:num w:numId="17" w16cid:durableId="1311791410">
    <w:abstractNumId w:val="18"/>
  </w:num>
  <w:num w:numId="18" w16cid:durableId="1257521507">
    <w:abstractNumId w:val="17"/>
  </w:num>
  <w:num w:numId="19" w16cid:durableId="28740017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A9E"/>
    <w:rsid w:val="00C20B41"/>
    <w:rsid w:val="00C21109"/>
    <w:rsid w:val="00C21198"/>
    <w:rsid w:val="00C213DF"/>
    <w:rsid w:val="00C21603"/>
    <w:rsid w:val="00C218C5"/>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3CFB"/>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5</Pages>
  <Words>26346</Words>
  <Characters>150176</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79</cp:revision>
  <cp:lastPrinted>2025-04-21T00:51:00Z</cp:lastPrinted>
  <dcterms:created xsi:type="dcterms:W3CDTF">2025-05-21T23:48:00Z</dcterms:created>
  <dcterms:modified xsi:type="dcterms:W3CDTF">2025-05-2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